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365432" w14:textId="386FA425" w:rsidR="00310B5D" w:rsidRPr="00460EFF" w:rsidRDefault="00310B5D" w:rsidP="00310B5D">
      <w:pPr>
        <w:spacing w:line="360" w:lineRule="auto"/>
        <w:jc w:val="left"/>
        <w:rPr>
          <w:rFonts w:ascii="Calibri" w:hAnsi="Calibri" w:cs="Calibri"/>
          <w:sz w:val="24"/>
          <w:szCs w:val="24"/>
        </w:rPr>
      </w:pPr>
      <w:r w:rsidRPr="0055197B">
        <w:rPr>
          <w:rFonts w:ascii="Calibri" w:hAnsi="Calibri" w:cs="Calibri"/>
          <w:b/>
          <w:bCs/>
          <w:sz w:val="24"/>
          <w:szCs w:val="24"/>
        </w:rPr>
        <w:t xml:space="preserve">Supplemental </w:t>
      </w:r>
      <w:r w:rsidR="008E01D1" w:rsidRPr="0055197B">
        <w:rPr>
          <w:rFonts w:ascii="Calibri" w:hAnsi="Calibri" w:cs="Calibri"/>
          <w:b/>
          <w:bCs/>
          <w:sz w:val="24"/>
          <w:szCs w:val="24"/>
        </w:rPr>
        <w:t>Table</w:t>
      </w:r>
      <w:r w:rsidR="006C6866" w:rsidRPr="0055197B">
        <w:rPr>
          <w:rFonts w:ascii="Calibri" w:hAnsi="Calibri" w:cs="Calibri" w:hint="eastAsia"/>
          <w:b/>
          <w:bCs/>
          <w:sz w:val="24"/>
          <w:szCs w:val="24"/>
        </w:rPr>
        <w:t>-</w:t>
      </w:r>
      <w:r w:rsidR="006C6866" w:rsidRPr="0055197B">
        <w:rPr>
          <w:rFonts w:ascii="Calibri" w:hAnsi="Calibri" w:cs="Calibri"/>
          <w:b/>
          <w:bCs/>
          <w:sz w:val="24"/>
          <w:szCs w:val="24"/>
        </w:rPr>
        <w:t>S</w:t>
      </w:r>
      <w:r w:rsidR="00A75544" w:rsidRPr="0055197B">
        <w:rPr>
          <w:rFonts w:ascii="Calibri" w:hAnsi="Calibri" w:cs="Calibri"/>
          <w:b/>
          <w:bCs/>
          <w:sz w:val="24"/>
          <w:szCs w:val="24"/>
          <w:lang/>
        </w:rPr>
        <w:t>2</w:t>
      </w:r>
      <w:r w:rsidR="00D12435" w:rsidRPr="0055197B">
        <w:rPr>
          <w:rFonts w:ascii="Calibri" w:hAnsi="Calibri" w:cs="Calibri"/>
          <w:b/>
          <w:bCs/>
          <w:sz w:val="24"/>
          <w:szCs w:val="24"/>
        </w:rPr>
        <w:t>.</w:t>
      </w:r>
      <w:r w:rsidRPr="00460EFF">
        <w:rPr>
          <w:rFonts w:ascii="Calibri" w:hAnsi="Calibri" w:cs="Calibri"/>
          <w:sz w:val="24"/>
          <w:szCs w:val="24"/>
        </w:rPr>
        <w:t xml:space="preserve"> </w:t>
      </w:r>
      <w:r w:rsidR="006C6866" w:rsidRPr="00460EFF">
        <w:rPr>
          <w:rFonts w:ascii="Calibri" w:hAnsi="Calibri" w:cs="Calibri"/>
          <w:sz w:val="24"/>
          <w:szCs w:val="24"/>
        </w:rPr>
        <w:t>Included studies of LUTS or its subtypes</w:t>
      </w:r>
    </w:p>
    <w:tbl>
      <w:tblPr>
        <w:tblStyle w:val="ad"/>
        <w:tblW w:w="0" w:type="auto"/>
        <w:tblLook w:val="04A0" w:firstRow="1" w:lastRow="0" w:firstColumn="1" w:lastColumn="0" w:noHBand="0" w:noVBand="1"/>
      </w:tblPr>
      <w:tblGrid>
        <w:gridCol w:w="3296"/>
        <w:gridCol w:w="2748"/>
        <w:gridCol w:w="2252"/>
      </w:tblGrid>
      <w:tr w:rsidR="0074041E" w:rsidRPr="00460EFF" w14:paraId="3DE32755" w14:textId="4C50FB9D" w:rsidTr="0074041E">
        <w:tc>
          <w:tcPr>
            <w:tcW w:w="3296" w:type="dxa"/>
          </w:tcPr>
          <w:p w14:paraId="3148C022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L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UTS or its subtypes</w:t>
            </w:r>
          </w:p>
        </w:tc>
        <w:tc>
          <w:tcPr>
            <w:tcW w:w="2748" w:type="dxa"/>
          </w:tcPr>
          <w:p w14:paraId="4EFF9425" w14:textId="38967E68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R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eference of pooled prevalence</w:t>
            </w:r>
          </w:p>
        </w:tc>
        <w:tc>
          <w:tcPr>
            <w:tcW w:w="2252" w:type="dxa"/>
          </w:tcPr>
          <w:p w14:paraId="59D19EC9" w14:textId="594596EF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Re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ference of subgroup analysis</w:t>
            </w:r>
          </w:p>
        </w:tc>
      </w:tr>
      <w:tr w:rsidR="0074041E" w:rsidRPr="00460EFF" w14:paraId="147524BD" w14:textId="59C55C4F" w:rsidTr="0074041E">
        <w:tc>
          <w:tcPr>
            <w:tcW w:w="3296" w:type="dxa"/>
          </w:tcPr>
          <w:p w14:paraId="4E68C431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L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UTS</w:t>
            </w:r>
          </w:p>
        </w:tc>
        <w:tc>
          <w:tcPr>
            <w:tcW w:w="2748" w:type="dxa"/>
          </w:tcPr>
          <w:p w14:paraId="243B5D40" w14:textId="0D1A63EE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27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L3Jlc2VhcmNoLW5vdGVzPjxsYW5ndWFnZT5FbmdsaXNoPC9sYW5ndWFnZT48L3JlY29yZD48L0Np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cmFraTwvQXV0aG9yPjxZZWFyPjIwMDA8L1llYXI+PFJl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L3Jlc2VhcmNoLW5vdGVzPjxsYW5ndWFnZT5FbmdsaXNoPC9sYW5ndWFnZT48L3JlY29yZD48L0Np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3; 7; 16; 64; 9; 51; 29; 56; 12; 62; 22; 23; 69; 5; 25; 32; 70; 33; 55; 19; 58; 41; 50; 66; 24; 21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037333FF" w14:textId="1DC5FBF6" w:rsidR="0074041E" w:rsidRPr="00460EFF" w:rsidRDefault="00E668A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Td2FtaW5hdGg8L0F1dGhvcj48WWVhcj4yMDEwPC9ZZWFy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Td2FtaW5hdGg8L0F1dGhvcj48WWVhcj4yMDEwPC9ZZWFy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9; 51; 56; 13; 38; 23; 41; 54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</w:tr>
      <w:tr w:rsidR="0074041E" w:rsidRPr="00460EFF" w14:paraId="1AD90C43" w14:textId="759E6353" w:rsidTr="0074041E">
        <w:tc>
          <w:tcPr>
            <w:tcW w:w="3296" w:type="dxa"/>
          </w:tcPr>
          <w:p w14:paraId="6D0F1AE2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S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torage symptoms</w:t>
            </w:r>
          </w:p>
        </w:tc>
        <w:tc>
          <w:tcPr>
            <w:tcW w:w="2748" w:type="dxa"/>
          </w:tcPr>
          <w:p w14:paraId="77874117" w14:textId="2DD476A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9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Td2FtaW5hdGg8L0F1dGhvcj48WWVhcj4yMDEwPC9ZZWFy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Td2FtaW5hdGg8L0F1dGhvcj48WWVhcj4yMDEwPC9ZZWFy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3; 7; 64; 51; 48; 56; 5; 58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58554F00" w14:textId="0A1980D2" w:rsidR="0074041E" w:rsidRPr="00460EFF" w:rsidRDefault="006D0D76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5497E25C" w14:textId="5BC4A9E9" w:rsidTr="0074041E">
        <w:tc>
          <w:tcPr>
            <w:tcW w:w="3296" w:type="dxa"/>
          </w:tcPr>
          <w:p w14:paraId="13B83864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V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oiding symptoms</w:t>
            </w:r>
          </w:p>
        </w:tc>
        <w:tc>
          <w:tcPr>
            <w:tcW w:w="2748" w:type="dxa"/>
          </w:tcPr>
          <w:p w14:paraId="1D5803D6" w14:textId="53051072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11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VY2hpeWFtYTwvQXV0aG9yPjxZZWFyPjIwMTE8L1llYXI+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VY2hpeWFtYTwvQXV0aG9yPjxZZWFyPjIwMTE8L1llYXI+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3; 7; 64; 51; 48; 56; 23; 5; 58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22B7339A" w14:textId="0F6FB655" w:rsidR="0074041E" w:rsidRPr="00460EFF" w:rsidRDefault="006D0D76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51C9F952" w14:textId="69435A42" w:rsidTr="0074041E">
        <w:tc>
          <w:tcPr>
            <w:tcW w:w="3296" w:type="dxa"/>
          </w:tcPr>
          <w:p w14:paraId="61D3D769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O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AB</w:t>
            </w:r>
          </w:p>
        </w:tc>
        <w:tc>
          <w:tcPr>
            <w:tcW w:w="2748" w:type="dxa"/>
          </w:tcPr>
          <w:p w14:paraId="16FBB7E1" w14:textId="7B86BBA0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7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YdTwvQXV0aG9yPjxZZWFyPjIwMTk8L1llYXI+PFJlY051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YdTwvQXV0aG9yPjxZZWFyPjIwMTk8L1llYXI+PFJlY051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64; 23; 5; 47; 26; 66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57EA8279" w14:textId="4AAD3EFE" w:rsidR="0074041E" w:rsidRPr="00460EFF" w:rsidRDefault="00AA7580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47529661" w14:textId="5A9C3665" w:rsidTr="0074041E">
        <w:tc>
          <w:tcPr>
            <w:tcW w:w="3296" w:type="dxa"/>
          </w:tcPr>
          <w:p w14:paraId="4C6E9CAC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P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ollakiuria</w:t>
            </w:r>
          </w:p>
        </w:tc>
        <w:tc>
          <w:tcPr>
            <w:tcW w:w="2748" w:type="dxa"/>
          </w:tcPr>
          <w:p w14:paraId="4A7D632D" w14:textId="0A914380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2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aaGFuZzwvQXV0aG9yPjxZZWFyPjIwMTU8L1llYXI+PFJl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aaGFuZzwvQXV0aG9yPjxZZWFyPjIwMTU8L1llYXI+PFJl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69; 17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35DFA3BF" w14:textId="73567D12" w:rsidR="0074041E" w:rsidRPr="00460EFF" w:rsidRDefault="00AA7580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3BD59B01" w14:textId="5F99B52B" w:rsidTr="0074041E">
        <w:tc>
          <w:tcPr>
            <w:tcW w:w="3296" w:type="dxa"/>
          </w:tcPr>
          <w:p w14:paraId="465FE9B2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U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rgency</w:t>
            </w:r>
          </w:p>
        </w:tc>
        <w:tc>
          <w:tcPr>
            <w:tcW w:w="2748" w:type="dxa"/>
          </w:tcPr>
          <w:p w14:paraId="68951F10" w14:textId="6901F52D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42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IjEwMCUiPuS4jui3jOWAkuWFs+ezu++8jOWPquacieeOhzwvc3R5bGU+PC9yZXNlYXJjaC1ub3Rl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SYWdhYjwvQXV0aG9yPjxZZWFyPjIwMTE8L1llYXI+PFJl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NWRhdHZlMnhlbTUwZDVpcnZzZmR2cDVhZWEyIiB0aW1lc3RhbXA9IjE2NTU5OTU3MTUiPjQ3PC9r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MiIgdGltZXN0YW1wPSIxNjU1OTk1NzE1Ij4zNTwva2V5PjwvZm9yZWlnbi1rZXlzPjxyZWYtdHlw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aW9wYXRob2xvZ3k8L2tleXdvcmQ+PGtleXdvcmQ+Q29nbml0aXZlIER5c2Z1bmN0aW9uL2V0aW9s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d29yZD48a2V5d29yZD5tYWpvciBjbGluaWNhbCBzdHVkeTwva2V5d29yZD48a2V5d29yZD5tYWxl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JmFtcDtpZD1MMzcyNDYwNjYwJmFtcDtmcm9tPWV4cG9ydDwvdXJsPjx1cmw+aHR0cDovL3d3dy5h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HJlY29yZD48cmVjLW51bWJlcj4yODwvcmVjLW51bWJlcj48Zm9yZWlnbi1rZXlzPjxrZXkgYXBw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IjEwMCUiPuS4jui3jOWAkuWFs+ezu++8jOWPquacieeOhzwvc3R5bGU+PC9yZXNlYXJjaC1ub3Rl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39; 7; 64; 61; 27; 34; 48; 56; 67; 10; 6; 12; 18; 49; 63; 71; 11; 23; 36; 37; 69; 72; 25; 32; 40; 1; 28; 59; 2; 17; 41; 45; 50; 66; 73; 42; 44; 54; 4; 31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26C82A35" w14:textId="6175B96A" w:rsidR="0074041E" w:rsidRPr="00460EFF" w:rsidRDefault="00A213A2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aWJ1dG9ycz48YXV0aC1hZGRyZXNzPlouIEthdHNhcm91LCBEZXBhcnRtZW50IG9mIE5ldXJvbG9n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VY2hpeWFtYTwvQXV0aG9yPjxZZWFyPjIwMTE8L1llYXI+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aWJ1dG9ycz48YXV0aC1hZGRyZXNzPlouIEthdHNhcm91LCBEZXBhcnRtZW50IG9mIE5ldXJvbG9n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46; 39; 64; 61; 8; 56; 10; 6; 13; 38; 11; 23; 36; 1; 28; 41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</w:tr>
      <w:tr w:rsidR="0074041E" w:rsidRPr="00460EFF" w14:paraId="02F212C4" w14:textId="68080932" w:rsidTr="0074041E">
        <w:tc>
          <w:tcPr>
            <w:tcW w:w="3296" w:type="dxa"/>
          </w:tcPr>
          <w:p w14:paraId="0CA84850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F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requency</w:t>
            </w:r>
          </w:p>
        </w:tc>
        <w:tc>
          <w:tcPr>
            <w:tcW w:w="2748" w:type="dxa"/>
          </w:tcPr>
          <w:p w14:paraId="2EEADB76" w14:textId="3FCA31C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27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c3RpbmFsIHN5bXB0b208L2tleXdvcmQ+PGtleXdvcmQ+aGFsbHVjaW5hdGlvbjwva2V5d29yZD48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IYXR0b3JpPC9BdXRob3I+PFllYXI+MTk5MjwvWWVhcj48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c3RpbmFsIHN5bXB0b208L2tleXdvcmQ+PGtleXdvcmQ+aGFsbHVjaW5hdGlvbjwva2V5d29yZD48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39; 7; 64; 61; 27; 51; 34; 48; 56; 67; 12; 63; 23; 36; 69; 32; 40; 70; 1; 33; 45; 50; 66; 73; 31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1755AA1E" w14:textId="637046FE" w:rsidR="0074041E" w:rsidRPr="00460EFF" w:rsidRDefault="00AA7580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YTwva2V5d29yZD48a2V5d29yZD5hZHVsdDwva2V5d29yZD48a2V5d29yZD5BZnJpY2FuPC9rZXl3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TaGluPC9BdXRob3I+PFllYXI+MjAxOTwvWWVhcj48UmVj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YTwva2V5d29yZD48a2V5d29yZD5hZHVsdDwva2V5d29yZD48a2V5d29yZD5BZnJpY2FuPC9rZXl3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7; 64; 61; 27; 51; 34; 48; 56; 67; 12; 63; 36; 69; 32; 40; 70; 33; 45; 66; 73; 31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</w:tr>
      <w:tr w:rsidR="0074041E" w:rsidRPr="00460EFF" w14:paraId="33EF83C2" w14:textId="4C6C0A67" w:rsidTr="0074041E">
        <w:tc>
          <w:tcPr>
            <w:tcW w:w="3296" w:type="dxa"/>
          </w:tcPr>
          <w:p w14:paraId="1BC694F7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N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octuria</w:t>
            </w:r>
          </w:p>
        </w:tc>
        <w:tc>
          <w:tcPr>
            <w:tcW w:w="2748" w:type="dxa"/>
          </w:tcPr>
          <w:p w14:paraId="2C4D7E35" w14:textId="0503EB86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40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dXJnZW5jeTwva2V5d29yZD48a2V5d29yZD51cm9keW5hbWljczwva2V5d29yZD48a2V5d29yZD51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WZXJiYWFuPC9BdXRob3I+PFllYXI+MjAwNzwvWWVhcj48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ZGVyPC9rZXl3b3JkPjxrZXl3b3JkPnVyaW5hcnkgZnJlcXVlbmN5PC9rZXl3b3JkPjxrZXl3b3Jk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b3JkPjxrZXl3b3JkPmNvaG9ydCBhbmFseXNpczwva2V5d29yZD48a2V5d29yZD5jcm9zcy1zZWN0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dXJnZW5jeTwva2V5d29yZD48a2V5d29yZD51cm9keW5hbWljczwva2V5d29yZD48a2V5d29yZD51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[7; 64; 61; 27; 34; 48; 10; 6; 12; 18; 49; </w:t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lastRenderedPageBreak/>
              <w:t>60; 63; 71; 62; 36; 53; 69; 72; 5; 25; 32; 70; 1; 33; 28; 43; 59; 2; 17; 41; 50; 73; 42; 44; 54; 4; 31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67D7F286" w14:textId="44CE230C" w:rsidR="0074041E" w:rsidRPr="00460EFF" w:rsidRDefault="00C1695D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sz w:val="24"/>
                <w:szCs w:val="24"/>
              </w:rPr>
              <w:lastRenderedPageBreak/>
              <w:fldChar w:fldCharType="begin">
                <w:fldData xml:space="preserve">PjxrZXl3b3JkPmFnZWQ8L2tleXdvcmQ+PGtleXdvcmQ+YXJ0aWNsZTwva2V5d29yZD48a2V5d29y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Sb2JpbnNvbjwvQXV0aG9yPjxZZWFyPjIwMTM8L1llYXI+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jxrZXl3b3JkPmFnZWQ8L2tleXdvcmQ+PGtleXdvcmQ+YXJ0aWNsZTwva2V5d29yZD48a2V5d29y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[39; 64; 61; 8; 56; 10; 6; 13; 38; 23; 35; </w:t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lastRenderedPageBreak/>
              <w:t>36; 53; 69; 5; 1; 28; 41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</w:tr>
      <w:tr w:rsidR="0074041E" w:rsidRPr="00460EFF" w14:paraId="6EEE0CF9" w14:textId="627FE81A" w:rsidTr="0074041E">
        <w:tc>
          <w:tcPr>
            <w:tcW w:w="3296" w:type="dxa"/>
          </w:tcPr>
          <w:p w14:paraId="069E6E6A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lastRenderedPageBreak/>
              <w:t>I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ncontinence</w:t>
            </w:r>
          </w:p>
        </w:tc>
        <w:tc>
          <w:tcPr>
            <w:tcW w:w="2748" w:type="dxa"/>
          </w:tcPr>
          <w:p w14:paraId="06FE902F" w14:textId="10009723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21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b3JkPk1vbnRyZWFsIGNvZ25pdGl2ZSBhc3Nlc3NtZW50PC9rZXl3b3JkPjxrZXl3b3JkPm92ZXJh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IYXR0b3JpPC9BdXRob3I+PFllYXI+MTk5MjwvWWVhcj48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b3JkPk1vbnRyZWFsIGNvZ25pdGl2ZSBhc3Nlc3NtZW50PC9rZXl3b3JkPjxrZXl3b3JkPm92ZXJh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5; 39; 64; 61; 65; 51; 56; 67; 57; 69; 40; 47; 1; 43; 17; 45; 50; 66; 73; 30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5FF81D16" w14:textId="3BD0CBF1" w:rsidR="0074041E" w:rsidRPr="00460EFF" w:rsidRDefault="00522F4F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WZXJiYWFuPC9BdXRob3I+PFllYXI+MjAwNzwvWWVhcj48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WZXJiYWFuPC9BdXRob3I+PFllYXI+MjAwNzwvWWVhcj48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61; 10; 6; 23; 41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</w:tr>
      <w:tr w:rsidR="0074041E" w:rsidRPr="00460EFF" w14:paraId="5128F7F7" w14:textId="4C80C78F" w:rsidTr="0074041E">
        <w:tc>
          <w:tcPr>
            <w:tcW w:w="3296" w:type="dxa"/>
          </w:tcPr>
          <w:p w14:paraId="3D74AB9C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D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ysuria</w:t>
            </w:r>
          </w:p>
        </w:tc>
        <w:tc>
          <w:tcPr>
            <w:tcW w:w="2748" w:type="dxa"/>
          </w:tcPr>
          <w:p w14:paraId="3FE862F4" w14:textId="424FE7F3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4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aaGFuZzwvQXV0aG9yPjxZZWFyPjIwMTU8L1llYXI+PFJl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aaGFuZzwvQXV0aG9yPjxZZWFyPjIwMTU8L1llYXI+PFJl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69; 1; 73; 30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03748861" w14:textId="1B9E7D35" w:rsidR="0074041E" w:rsidRPr="00460EFF" w:rsidRDefault="00B93F5A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46131824" w14:textId="28A09308" w:rsidTr="0074041E">
        <w:tc>
          <w:tcPr>
            <w:tcW w:w="3296" w:type="dxa"/>
          </w:tcPr>
          <w:p w14:paraId="2BBDA9F4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H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esitancy</w:t>
            </w:r>
          </w:p>
        </w:tc>
        <w:tc>
          <w:tcPr>
            <w:tcW w:w="2748" w:type="dxa"/>
          </w:tcPr>
          <w:p w14:paraId="262DCCB6" w14:textId="1E5AEB8F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6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DYW1wb3MtU291c2E8L0F1dGhvcj48WWVhcj4yMDAzPC9Z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DYW1wb3MtU291c2E8L0F1dGhvcj48WWVhcj4yMDAzPC9Z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39; 7; 64; 51; 68; 1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333570AD" w14:textId="020D8932" w:rsidR="0074041E" w:rsidRPr="00460EFF" w:rsidRDefault="00290F54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Td2FtaW5hdGg8L0F1dGhvcj48WWVhcj4yMDEwPC9ZZWFy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Td2FtaW5hdGg8L0F1dGhvcj48WWVhcj4yMDEwPC9ZZWFy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39; 7; 64; 51; 68; 1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</w:tr>
      <w:tr w:rsidR="0074041E" w:rsidRPr="00460EFF" w14:paraId="79D60E76" w14:textId="24305D5D" w:rsidTr="0074041E">
        <w:tc>
          <w:tcPr>
            <w:tcW w:w="3296" w:type="dxa"/>
          </w:tcPr>
          <w:p w14:paraId="6591F57E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slow urinary stream/prolongation</w:t>
            </w:r>
          </w:p>
        </w:tc>
        <w:tc>
          <w:tcPr>
            <w:tcW w:w="2748" w:type="dxa"/>
          </w:tcPr>
          <w:p w14:paraId="2B83C980" w14:textId="0E87E29F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3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U2OyA2NzsgMV08L0Rpc3BsYXlUZXh0Pjxy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U2OyA2NzsgMV08L0Rpc3BsYXlUZXh0Pjxy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56; 67; 1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6E7A7B52" w14:textId="7A824505" w:rsidR="0074041E" w:rsidRPr="00460EFF" w:rsidRDefault="00B93F5A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35F80936" w14:textId="6BD9DE04" w:rsidTr="0074041E">
        <w:tc>
          <w:tcPr>
            <w:tcW w:w="3296" w:type="dxa"/>
          </w:tcPr>
          <w:p w14:paraId="23F5B257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R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etention</w:t>
            </w:r>
          </w:p>
        </w:tc>
        <w:tc>
          <w:tcPr>
            <w:tcW w:w="2748" w:type="dxa"/>
          </w:tcPr>
          <w:p w14:paraId="23C7759F" w14:textId="4A36C143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14 studies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b3Jkcz48ZGF0ZXM+PHllYXI+MjAxOTwveWVhcj48L2RhdGVzPjxpc2JuPjE4NDEtNDAzNiYjeEQ7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SYWdhYjwvQXV0aG9yPjxZZWFyPjIwMTE8L1llYXI+PFJl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b3Jkcz48ZGF0ZXM+PHllYXI+MjAxOTwveWVhcj48L2RhdGVzPjxpc2JuPjE4NDEtNDAzNiYjeEQ7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7; 64; 61; 27; 34; 48; 56; 23; 1; 59; 17; 45; 50; 73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20272894" w14:textId="48959514" w:rsidR="0074041E" w:rsidRPr="00460EFF" w:rsidRDefault="00CC7318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WZXJiYWFuPC9BdXRob3I+PFllYXI+MjAwNzwvWWVhcj48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WZXJiYWFuPC9BdXRob3I+PFllYXI+MjAwNzwvWWVhcj48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64; 61; 56; 38; 23; 1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</w:tr>
      <w:tr w:rsidR="00CC7318" w:rsidRPr="00460EFF" w14:paraId="541559A0" w14:textId="77777777" w:rsidTr="0074041E">
        <w:tc>
          <w:tcPr>
            <w:tcW w:w="3296" w:type="dxa"/>
          </w:tcPr>
          <w:p w14:paraId="59C3C75E" w14:textId="72B3825C" w:rsidR="00CC7318" w:rsidRPr="00460EFF" w:rsidRDefault="00CC7318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 xml:space="preserve"> 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 PVR&gt;100 ml</w:t>
            </w:r>
          </w:p>
        </w:tc>
        <w:tc>
          <w:tcPr>
            <w:tcW w:w="2748" w:type="dxa"/>
          </w:tcPr>
          <w:p w14:paraId="46C45703" w14:textId="1731775D" w:rsidR="00CC7318" w:rsidRPr="00460EFF" w:rsidRDefault="00CC7318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5</w:t>
            </w: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 studies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MaXU8L0F1dGhvcj48WWVhcj4yMDE1PC9ZZWFyPjxSZWNO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MaXU8L0F1dGhvcj48WWVhcj4yMDE1PC9ZZWFyPjxSZWNO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14; 64; 23; 69; 20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754ADD36" w14:textId="30413921" w:rsidR="00CC7318" w:rsidRPr="00460EFF" w:rsidRDefault="00CC7318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7B9C1F6D" w14:textId="194C899D" w:rsidTr="0074041E">
        <w:tc>
          <w:tcPr>
            <w:tcW w:w="3296" w:type="dxa"/>
          </w:tcPr>
          <w:p w14:paraId="07863C28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Intermittency</w:t>
            </w:r>
          </w:p>
        </w:tc>
        <w:tc>
          <w:tcPr>
            <w:tcW w:w="2748" w:type="dxa"/>
          </w:tcPr>
          <w:p w14:paraId="43BE6E59" w14:textId="3078AD26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8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c7IDI3OyAzNDsgNDg7IDIzOyA2ODsgMTsg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c7IDI3OyAzNDsgNDg7IDIzOyA2ODsgMTsg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7; 27; 34; 48; 23; 68; 1; 52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28480954" w14:textId="2C9D0489" w:rsidR="0074041E" w:rsidRPr="00460EFF" w:rsidRDefault="00B93F5A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1B7C2837" w14:textId="6E9AA551" w:rsidTr="0074041E">
        <w:tc>
          <w:tcPr>
            <w:tcW w:w="3296" w:type="dxa"/>
          </w:tcPr>
          <w:p w14:paraId="2F6E834C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Spraying of urinary stream/weak stream</w:t>
            </w:r>
          </w:p>
        </w:tc>
        <w:tc>
          <w:tcPr>
            <w:tcW w:w="2748" w:type="dxa"/>
          </w:tcPr>
          <w:p w14:paraId="3DAFC743" w14:textId="5E234182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8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c7IDY0OyAyNzsgMzQ7IDQ4OyA0NzsgMTsg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c7IDY0OyAyNzsgMzQ7IDQ4OyA0NzsgMTsg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7; 64; 27; 34; 48; 47; 1; 50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3DC51168" w14:textId="1EC3C640" w:rsidR="0074041E" w:rsidRPr="00460EFF" w:rsidRDefault="00B93F5A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  <w:tr w:rsidR="0074041E" w:rsidRPr="00460EFF" w14:paraId="3CA6F4A4" w14:textId="4C399BB9" w:rsidTr="0074041E">
        <w:tc>
          <w:tcPr>
            <w:tcW w:w="3296" w:type="dxa"/>
          </w:tcPr>
          <w:p w14:paraId="051F756A" w14:textId="77777777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>Straining to void</w:t>
            </w:r>
          </w:p>
        </w:tc>
        <w:tc>
          <w:tcPr>
            <w:tcW w:w="2748" w:type="dxa"/>
          </w:tcPr>
          <w:p w14:paraId="22E81629" w14:textId="66562C38" w:rsidR="0074041E" w:rsidRPr="00460EFF" w:rsidRDefault="0074041E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/>
                <w:kern w:val="2"/>
                <w:sz w:val="24"/>
                <w:szCs w:val="24"/>
              </w:rPr>
              <w:t xml:space="preserve">5 studies 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Y0OyA0ODsgNjg7IDE7IDE3XTwvRGlzcGxh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begin">
                <w:fldData xml:space="preserve">PEVuZE5vdGU+PENpdGU+PEF1dGhvcj5Ba2tvw6c8L0F1dGhvcj48WWVhcj4yMDE3PC9ZZWFyPjxS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</w:fldData>
              </w:fldChar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instrText xml:space="preserve"> ADDIN EN.CITE.DATA </w:instrText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</w:r>
            <w:r w:rsidR="00D209B6"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  <w:r w:rsidRPr="00460EFF">
              <w:rPr>
                <w:rFonts w:ascii="Calibri" w:hAnsi="Calibri" w:cs="Calibri"/>
                <w:sz w:val="24"/>
                <w:szCs w:val="24"/>
              </w:rPr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separate"/>
            </w:r>
            <w:r w:rsidR="00D209B6" w:rsidRPr="00460EFF">
              <w:rPr>
                <w:rFonts w:ascii="Calibri" w:hAnsi="Calibri" w:cs="Calibri"/>
                <w:kern w:val="2"/>
                <w:sz w:val="24"/>
                <w:szCs w:val="24"/>
              </w:rPr>
              <w:t>[64; 48; 68; 1; 17]</w:t>
            </w:r>
            <w:r w:rsidRPr="00460EFF">
              <w:rPr>
                <w:rFonts w:ascii="Calibri" w:hAnsi="Calibri" w:cs="Calibri"/>
                <w:sz w:val="24"/>
                <w:szCs w:val="24"/>
              </w:rPr>
              <w:fldChar w:fldCharType="end"/>
            </w:r>
          </w:p>
        </w:tc>
        <w:tc>
          <w:tcPr>
            <w:tcW w:w="2252" w:type="dxa"/>
          </w:tcPr>
          <w:p w14:paraId="5917D2FC" w14:textId="57994DDB" w:rsidR="0074041E" w:rsidRPr="00460EFF" w:rsidRDefault="00B93F5A" w:rsidP="0072047C">
            <w:pPr>
              <w:spacing w:line="360" w:lineRule="auto"/>
              <w:jc w:val="left"/>
              <w:rPr>
                <w:rFonts w:ascii="Calibri" w:hAnsi="Calibri" w:cs="Calibri"/>
                <w:kern w:val="2"/>
                <w:sz w:val="24"/>
                <w:szCs w:val="24"/>
              </w:rPr>
            </w:pPr>
            <w:r w:rsidRPr="00460EFF">
              <w:rPr>
                <w:rFonts w:ascii="Calibri" w:hAnsi="Calibri" w:cs="Calibri" w:hint="eastAsia"/>
                <w:kern w:val="2"/>
                <w:sz w:val="24"/>
                <w:szCs w:val="24"/>
              </w:rPr>
              <w:t>-</w:t>
            </w:r>
          </w:p>
        </w:tc>
      </w:tr>
    </w:tbl>
    <w:p w14:paraId="6C0417EF" w14:textId="74CAAD34" w:rsidR="00310B5D" w:rsidRDefault="00310B5D" w:rsidP="00310B5D">
      <w:pPr>
        <w:spacing w:line="360" w:lineRule="auto"/>
        <w:jc w:val="left"/>
        <w:rPr>
          <w:rFonts w:ascii="Calibri" w:hAnsi="Calibri" w:cs="Calibri"/>
          <w:sz w:val="24"/>
          <w:szCs w:val="24"/>
        </w:rPr>
      </w:pPr>
    </w:p>
    <w:p w14:paraId="1E639A94" w14:textId="6E2DEED0" w:rsidR="001B1B32" w:rsidRDefault="001B1B32" w:rsidP="00310B5D">
      <w:pPr>
        <w:spacing w:line="360" w:lineRule="auto"/>
        <w:jc w:val="left"/>
        <w:rPr>
          <w:rFonts w:ascii="Calibri" w:hAnsi="Calibri" w:cs="Calibri"/>
          <w:sz w:val="24"/>
          <w:szCs w:val="24"/>
        </w:rPr>
      </w:pPr>
    </w:p>
    <w:p w14:paraId="732F939A" w14:textId="033E6679" w:rsidR="001B1B32" w:rsidRDefault="001B1B32" w:rsidP="00310B5D">
      <w:pPr>
        <w:spacing w:line="360" w:lineRule="auto"/>
        <w:jc w:val="left"/>
        <w:rPr>
          <w:rFonts w:ascii="Calibri" w:hAnsi="Calibri" w:cs="Calibri"/>
          <w:sz w:val="24"/>
          <w:szCs w:val="24"/>
        </w:rPr>
      </w:pPr>
    </w:p>
    <w:p w14:paraId="0BEDD640" w14:textId="3E4101C3" w:rsidR="001B1B32" w:rsidRDefault="001B1B32" w:rsidP="00310B5D">
      <w:pPr>
        <w:spacing w:line="360" w:lineRule="auto"/>
        <w:jc w:val="left"/>
        <w:rPr>
          <w:rFonts w:ascii="Calibri" w:hAnsi="Calibri" w:cs="Calibri"/>
          <w:sz w:val="24"/>
          <w:szCs w:val="24"/>
        </w:rPr>
      </w:pPr>
    </w:p>
    <w:p w14:paraId="5EED5C43" w14:textId="52F95D5E" w:rsidR="001B1B32" w:rsidRDefault="001B1B32" w:rsidP="00310B5D">
      <w:pPr>
        <w:spacing w:line="360" w:lineRule="auto"/>
        <w:jc w:val="left"/>
        <w:rPr>
          <w:rFonts w:ascii="Calibri" w:hAnsi="Calibri" w:cs="Calibri"/>
          <w:sz w:val="24"/>
          <w:szCs w:val="24"/>
        </w:rPr>
      </w:pPr>
    </w:p>
    <w:p w14:paraId="148143C0" w14:textId="77777777" w:rsidR="001B1B32" w:rsidRPr="00460EFF" w:rsidRDefault="001B1B32" w:rsidP="001B1B32">
      <w:pPr>
        <w:pStyle w:val="1"/>
        <w:rPr>
          <w:rFonts w:ascii="Calibri" w:hAnsi="Calibri" w:cs="Calibri"/>
          <w:b w:val="0"/>
          <w:bCs w:val="0"/>
          <w:kern w:val="2"/>
          <w:sz w:val="24"/>
          <w:szCs w:val="24"/>
        </w:rPr>
      </w:pPr>
      <w:r w:rsidRPr="00460EFF">
        <w:rPr>
          <w:rFonts w:ascii="Calibri" w:hAnsi="Calibri" w:cs="Calibri" w:hint="eastAsia"/>
          <w:b w:val="0"/>
          <w:bCs w:val="0"/>
          <w:kern w:val="2"/>
          <w:sz w:val="24"/>
          <w:szCs w:val="24"/>
        </w:rPr>
        <w:lastRenderedPageBreak/>
        <w:t>R</w:t>
      </w:r>
      <w:r w:rsidRPr="00460EFF">
        <w:rPr>
          <w:rFonts w:ascii="Calibri" w:hAnsi="Calibri" w:cs="Calibri"/>
          <w:b w:val="0"/>
          <w:bCs w:val="0"/>
          <w:kern w:val="2"/>
          <w:sz w:val="24"/>
          <w:szCs w:val="24"/>
        </w:rPr>
        <w:t>EFERENCE</w:t>
      </w:r>
    </w:p>
    <w:p w14:paraId="3E10E030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fldChar w:fldCharType="begin"/>
      </w:r>
      <w:r w:rsidRPr="00460EFF">
        <w:rPr>
          <w:rFonts w:ascii="Calibri" w:eastAsiaTheme="minorEastAsia" w:hAnsi="Calibri" w:cs="Calibri"/>
          <w:sz w:val="24"/>
          <w:szCs w:val="24"/>
        </w:rPr>
        <w:instrText xml:space="preserve"> ADDIN EN.REFLIST </w:instrText>
      </w:r>
      <w:r w:rsidRPr="00460EFF">
        <w:rPr>
          <w:rFonts w:ascii="Calibri" w:eastAsiaTheme="minorEastAsia" w:hAnsi="Calibri" w:cs="Calibri"/>
          <w:sz w:val="24"/>
          <w:szCs w:val="24"/>
        </w:rPr>
        <w:fldChar w:fldCharType="separate"/>
      </w:r>
      <w:r w:rsidRPr="00460EFF">
        <w:rPr>
          <w:rFonts w:ascii="Calibri" w:eastAsiaTheme="minorEastAsia" w:hAnsi="Calibri" w:cs="Calibri"/>
          <w:sz w:val="24"/>
          <w:szCs w:val="24"/>
        </w:rPr>
        <w:t>[1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kkoç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Y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Gök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H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arapolat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H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Ersöz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ungu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U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öklü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K., et al. (2017). Assessment of voiding dysfunction in Parkinson's disease: Reliability and validity of the Turkish version of the Danish Prostate Symptom Score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urolog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and Urodynamics 36(7), 1903-1909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nau.23208.</w:t>
      </w:r>
    </w:p>
    <w:p w14:paraId="28755733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ldaz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, Nigro, P., Sánchez-Gómez,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inou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C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lanella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L., Santacruz, P., et al. (2019). Non-motor symptoms in Huntington's disease: a comparative study with Parkinson's disease. J Neurol 266(6), 1340-135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7/s00415-019-09263-7.</w:t>
      </w:r>
    </w:p>
    <w:p w14:paraId="389EF720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Araki, I., and Kuno, S. (2000). Assessment of voiding dysfunction in Parkinson's disease by the international prostate symptom score. Journal of Neurology Neurosurgery and Psychiatry 68(4), 429-433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36/jnnp.68.4.429.</w:t>
      </w:r>
    </w:p>
    <w:p w14:paraId="457B57EC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yel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B.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Zewd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Y. Z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afess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Sultan, A., Friedman, J. H., and Bower, J. H. (2021). Non-Motor Symptoms and Associated Factors in Parkinson's Disease Patients in Addis Ababa, Ethiopia: A Multicenter Cross-Sectional Study. Ethiopian Journal of Health Sciences 31(4), 837-846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4314/ejhs.v31i4.19.</w:t>
      </w:r>
    </w:p>
    <w:p w14:paraId="27E8D5A6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enl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E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Öze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F. F., Kaya, Y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Özca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 Ş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yyildiz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 (2016). Is there a difference betwee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ease patients and a control group in terms of urinary symptoms and quality of life? Turkish Journal of Medical Sciences 46(6), 1665-167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3906/sag-1507-148.</w:t>
      </w:r>
    </w:p>
    <w:p w14:paraId="2A58FDC6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ostantjopoulou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atsarou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Z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arakasi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C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eitsidou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E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ilion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D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Rossopoulo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N. (2013). Evaluation of non-motor symptoms in Parkinson's Disease: An underestimated necessity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Hippokrati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17(3), 214-219.</w:t>
      </w:r>
    </w:p>
    <w:p w14:paraId="330C5ECF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7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Campos-Sousa, R. N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Quagliat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E., da Silva, B. B., de Carvalho, R. M., Jr., Ribeiro, S. C., and de Carvalho, D. F. (2003). Urinary symptoms in Parkinson's disease: prevalence and associated factors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rq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psiquiat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61(2b), 359-363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590/s0004-282x2003000300007.</w:t>
      </w:r>
    </w:p>
    <w:p w14:paraId="7C9E08C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8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heo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 M., Ha, M. S., Park, M. J., and Kim, J. W. (2008). Nonmotor symptoms of Parkinson's disease: Prevalence and awareness of patients and families. Parkinsonism and Related Disorders 14(4), 286-29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parkreldis.2007.09.002.</w:t>
      </w:r>
    </w:p>
    <w:p w14:paraId="55C3DBD6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9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Coelho, M., Marti, M. J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olos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E., Ferreira, J. J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Valldeoriol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F., Rosa, M., et al. (2010). Late-stage Parkinson's disease: the Barcelona and Lisbon cohort. J Neurol 257(9), 1524-153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7/s00415-010-5566-8.</w:t>
      </w:r>
    </w:p>
    <w:p w14:paraId="55D59242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0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Crosiers, D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ickut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B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heun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J., De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ey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, P. P., Van Broeckhoven, C., Martinez-Martin, P., et al. (2012). Non-motor symptoms in a Flanders-Belgian population of 215 Parkinson's disease patients as assessed by the Non-Motor Symptoms Questionnaire. American Journal of Neurodegenerative Diseases 1(2), 160-167.</w:t>
      </w:r>
    </w:p>
    <w:p w14:paraId="7D58CEEE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1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de Souza, A., Pai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akod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V. R., D'Costa, Z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honsl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 K. (2015). Non-motor symptoms in Indian patients with Parkinson's disease. Basal Ganglia 5(4), 89-93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baga.2015.09.002.</w:t>
      </w:r>
    </w:p>
    <w:p w14:paraId="53078250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2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Guo, X., Song, W., Chen, K., Chen, X., Zheng, Z., Cao, B., et al. (2013). Disease </w:t>
      </w:r>
      <w:r w:rsidRPr="00460EFF">
        <w:rPr>
          <w:rFonts w:ascii="Calibri" w:eastAsiaTheme="minorEastAsia" w:hAnsi="Calibri" w:cs="Calibri"/>
          <w:sz w:val="24"/>
          <w:szCs w:val="24"/>
        </w:rPr>
        <w:lastRenderedPageBreak/>
        <w:t xml:space="preserve">duration-related differences in non-motor symptoms: A study of 616 Chinese Parkinson's disease patients. Journal of the Neurological Sciences 330(1-2), 32-3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jns.2013.03.022.</w:t>
      </w:r>
    </w:p>
    <w:p w14:paraId="621F08A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3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Guo, X., Song, W., Chen, K., Chen, X., Zheng, Z., Cao, B., et al. (2013). Gender and onset age-related features of non-motor symptoms of patients with Parkinson's disease - A study from Southwest China. Parkinsonism and Related Disorders 19(11), 961-965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parkreldis.2013.06.009.</w:t>
      </w:r>
    </w:p>
    <w:p w14:paraId="5B9C0DD0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4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Hahn, K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Ebersbac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G. (2005). Sonographic assessment of urinary retention in multiple system atrophy and idiopathic Parkinson's disease. Movement Disorders 20(11), 1499-150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mds.20586.</w:t>
      </w:r>
    </w:p>
    <w:p w14:paraId="0CCADD47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5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Hattori, T., Yasuda, K., Kita, K., and Hirayama, K. (1992). Voiding Dysfunction i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-Disease. Japanese Journal of Psychiatry and Neurology 46(1), 181-186.</w:t>
      </w:r>
    </w:p>
    <w:p w14:paraId="5D9791CE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6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Hobson, P., Islam, W., Roberts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dhiyma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V., and Meara, J. (2003). The risk of bladder and autonomic dysfunction in a community cohort of Parkinson's disease patients and normal controls. Parkinsonism &amp; Related Disorders 10(2), 67-7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parkreldis.2003.07.001.</w:t>
      </w:r>
    </w:p>
    <w:p w14:paraId="1AC181B3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7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Irene, R. (2019). Genitourinary Dysfunction Prevalence in Parkinson Disease Patients. ARS Medica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omitan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25(1), 6-1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2478/arsm-2019-0002.</w:t>
      </w:r>
    </w:p>
    <w:p w14:paraId="0C997F2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8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Khoo, T. K., Yarnall, A. J., Duncan, G. W., Coleman, S., O'Brien, J. T., Brooks, D. J., et al. (2013). The spectrum of nonmotor symptoms in early Parkinson disease. Neurology 80(3), 276-28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212/WNL.0b013e31827deb74.</w:t>
      </w:r>
    </w:p>
    <w:p w14:paraId="77AFCDD0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19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Kim, K. J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Jeong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 J., and Kim, J. M. (2018). Neurogenic bladder in progressive supranuclear palsy: A comparison with Parkinson's disease and multiple system atrophy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uro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Urody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37(5), 1724-173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nau.23496.</w:t>
      </w:r>
    </w:p>
    <w:p w14:paraId="2E778BD1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0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Lee, Y. H., Lee, J. E., Ryu, D. W., Oh, Y. S., Lee, K. S., Hong, S. H., et al. (2018). Urinary dysfunctions and post-void residual urine in typical and atypical Parkinson diseases. Journal of Parkinson's Disease 8(1), 145-15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3233/JPD-171254.</w:t>
      </w:r>
    </w:p>
    <w:p w14:paraId="3B3B9017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1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Lichte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D. G., Benedict, R. H. B., and Hershey, L. A. (2021). Freezing of Gait in Parkinson's Disease: Risk Factors, Their Interactions, and Associated Nonmotor Symptoms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 2021, 8857204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55/2021/8857204.</w:t>
      </w:r>
    </w:p>
    <w:p w14:paraId="7713A0E9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2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Liu, W. M., Lin, R. J., Yu, R. L., Tai, C. H., Lin, C. H., and Wu, R. M. (2015). The impact of nonmotor symptoms on quality of life in patients with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’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ease in Taiwan. Neuropsychiatric Disease and Treatment 11, 2865-2873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2147/NDT.S88968.</w:t>
      </w:r>
    </w:p>
    <w:p w14:paraId="471113B0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3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Liu, Z., Uchiyama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kakibar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and Yamamoto, T. (2015). Underactive and overactive bladders are related to motor function and quality of life in Parkinson's disease. International Urology and Nephrology 47(5), 751-75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7/s11255-015-0951-y.</w:t>
      </w:r>
    </w:p>
    <w:p w14:paraId="752D2951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4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>Martinez-Ramirez, D., Velazquez-Avila, E. S., Almaraz-Espinoza, A., Gonzalez-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antú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Vazquez-Elizondo, G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Over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-Posada, D., et al. (2020). Lower urinary tract and gastrointestinal dysfunction are common in early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'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ease. Parkinson's Disease 2020, 169454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55/2020/1694547.</w:t>
      </w:r>
    </w:p>
    <w:p w14:paraId="6096F53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lastRenderedPageBreak/>
        <w:t>[25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ekawicha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P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unadisor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ungkasereerak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C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etang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 (2016). Non-motor symptoms i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ha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Parkinson’s disease patients and the correlation with motor symptoms. Neurology Asia 21(1), 41-46.</w:t>
      </w:r>
    </w:p>
    <w:p w14:paraId="1A4A5BA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6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Mito, Y., Yabe, I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Yaguch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H., Takei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era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and Tajima, Y. (2018). Relation of overactive bladder with motor symptoms and dopamine transporter imaging in drug-naive Parkinson's disease. Parkinsonism &amp; Related Disorders 50, 37-4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parkreldis.2018.02.017.</w:t>
      </w:r>
    </w:p>
    <w:p w14:paraId="31AB0E9A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7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>Mohammed, E. S., and Ragab, M. M. (2010). Idiopathic Parkinson's disease: Lower urinary tract dysfunctions and urodynamic abnormalities. Egyptian Journal of Neurology, Psychiatry and Neurosurgery 47(3), 381-386.</w:t>
      </w:r>
    </w:p>
    <w:p w14:paraId="0A5C0A3B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8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Mukhtar, S., Imran, R., Zaheer, M., and Tariq, H. (2018). Frequency of non-motor symptoms in Parkinson's disease presenting to tertiary care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entr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in Pakistan: an observational, cross-sectional study. BMJ Open 8(5), e01917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36/bmjopen-2017-019172.</w:t>
      </w:r>
    </w:p>
    <w:p w14:paraId="08013C93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29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Muller, B., Larsen, J. P., Wentzel-Larsen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kei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G. O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ysne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O. B. (2011). Autonomic and Sensory Symptoms and Signs in Incident, Untreated Parkinson's Disease: Frequent but Mild. Movement Disorders 26(1), 65-7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mds.23387.</w:t>
      </w:r>
    </w:p>
    <w:p w14:paraId="327D7D4A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0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Nakahara, K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urisak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akan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Sakamoto, T., Ikeda, T., Yamashita, T., et al. (2020). Correlation between urinary incontinence and psychosis in patients with advanced-stage Parkinson’s disease. Neurology and Clinical Neuroscience 8(6), 385-389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11/ncn3.12435.</w:t>
      </w:r>
    </w:p>
    <w:p w14:paraId="133C47F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1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Oj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O. O., Wahab, K. W., Bello, A. H., Abubakar, S.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Eke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B. C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Otubogu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F. M., et al. (2021). A Cross-Sectional Comprehensive Assessment of the Profile and Burden of Non-motor Symptoms in Relation to Motor Phenotype in the Nigeria Parkinson Disease Registry Cohort. Movement Disorders Clinical Practice 8(8), 1206-1215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mdc3.13346.</w:t>
      </w:r>
    </w:p>
    <w:p w14:paraId="0AA19E8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2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Ou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Yang, J., Cao, B., Wei, Q., Chen, K., Chen, X., et al. (2016). Progression of non-motor symptoms in Parkinson's disease among different age populations: A two-year follow-up study. Journal of the Neurological Sciences 360, 72-7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jns.2015.11.047.</w:t>
      </w:r>
    </w:p>
    <w:p w14:paraId="754B8C0A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3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Radicat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F. G., Martinez Martin, P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Fossat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C., Chaudhuri, K. R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ort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Rodriguez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lazquez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C., et al. (2017). Non motor symptoms in progressive supranuclear palsy: prevalence and severity. NPJ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 3, 35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38/s41531-017-0037-x.</w:t>
      </w:r>
    </w:p>
    <w:p w14:paraId="6E48442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4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Ragab, M. M., and Mohammed, E. S. (2011). Idiopathic Parkinson's disease patients at the urologic clinic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urolog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and Urodynamics 30(7), 1258-126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nau.20983.</w:t>
      </w:r>
    </w:p>
    <w:p w14:paraId="656B9B5B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5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Rana, A. Q., Paul, D. A., Qureshi, A. M., Ghazi,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lenez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Rana, M. A., et al. (2015). Association between nocturia and anxiety in Parkinson's disease. Neurol Res 37(7), 563-56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79/1743132815y.0000000010.</w:t>
      </w:r>
    </w:p>
    <w:p w14:paraId="6C33D064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6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Rava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Ahmad, F. M. H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habri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Gadhar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and Sankhla, C. S. (2015). Non-motor symptoms in an Indian cohort of Parkinson′s disease patients and correlation of progression of non-motor symptoms with motor worsening. </w:t>
      </w:r>
      <w:r w:rsidRPr="00460EFF">
        <w:rPr>
          <w:rFonts w:ascii="Calibri" w:eastAsiaTheme="minorEastAsia" w:hAnsi="Calibri" w:cs="Calibri"/>
          <w:sz w:val="24"/>
          <w:szCs w:val="24"/>
        </w:rPr>
        <w:lastRenderedPageBreak/>
        <w:t xml:space="preserve">Neurology India 63(2), 166-174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4103/0028-3886.156276.</w:t>
      </w:r>
    </w:p>
    <w:p w14:paraId="1ACE807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7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Raven, A., Ahmad, F. M. H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habri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Gadhar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and Sankhla, C. S. (2015). Non-motor symptoms in an Indian cohort of Parkinson's disease patients and correlation of progression of non-motor symptoms with motor worsening. Neurology India 63(2), 166-174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4103/0028-3886.156276.</w:t>
      </w:r>
    </w:p>
    <w:p w14:paraId="7F23440C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8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Robinson, J. P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radwa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C. W., Bunting-Perry, L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v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-Itzhak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angin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Chittams, J., et al. (2013). Lower urinary tract symptoms in men with Parkinson disease. J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sc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ur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45(6), 382-392; quiz E381-38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97/JNN.0b013e3182a3cf67.</w:t>
      </w:r>
    </w:p>
    <w:p w14:paraId="06F67301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39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kakibar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hinoto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H., Uchiyama, T., Sakuma,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ashiwad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Yoshiyam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et al. (2001). Questionnaire-based assessment of pelvic organ dysfunction in Parkinson's disease. Autonomic Neuroscience: Basic and Clinical 92(1-2), 76-85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S1566-0702(01)00295-8.</w:t>
      </w:r>
    </w:p>
    <w:p w14:paraId="37A69D8B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0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kushim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K., Yamazaki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Fukum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Hayashin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Y., Yabe, I., Fukuhara, S., et al. (2016). Influence of urinary urgency and other urinary disturbances on falls in Parkinson's disease. J Neurol Sci 360, 153-15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jns.2015.11.055.</w:t>
      </w:r>
    </w:p>
    <w:p w14:paraId="0DF6AF79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1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Sanchez-Martinez, C.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horen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-Parra, J.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lacenci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-Alvarez, N., Nunez-Orozco, L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Guadarram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-Ortiz, P. (2019). Frequency and Dynamics of Non-motor Symptoms Presentation in Hispanic Patients With Parkinson Disease. Frontiers in Neurology 10, 119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3389/fneur.2019.01197.</w:t>
      </w:r>
    </w:p>
    <w:p w14:paraId="4BB65D7E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2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chrag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Homme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 L. A. J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Lorenz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Meissner, W. G., Odin, P., Coelho, M., et al. (2020). The late stage of Parkinson's –results of a large multinational study on motor and non-motor complications. Parkinsonism and Related Disorders 75, 91-96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parkreldis.2020.05.016.</w:t>
      </w:r>
    </w:p>
    <w:p w14:paraId="2E2D8EE1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3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Serra, M. C., Landry, A., Juncos, J. L., Markland, A. D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urgi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K. L., Goode, P. S., et al. (2018). Increased odds of bladder and bowel symptoms in early Parkinson's disease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urolog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and Urodynamics 37(4), 1344-1348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nau.23443.</w:t>
      </w:r>
    </w:p>
    <w:p w14:paraId="24CF1AFE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4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Shahid, M. A., Khan, A. M., Iqbal, W., and Ahmad, S. (2020). The frequency of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on moto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symptoms (NMS) among patients with Parkinson's disease in a tertiary care hospital. Pakistan Journal of Medical and Health Sciences 14(1), 315-316.</w:t>
      </w:r>
    </w:p>
    <w:p w14:paraId="384B402A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5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Shin, J. H., Park, K. W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He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K. O., Chung, S. J., and Choo, M. S. (2019). Urodynamic study for distinguishing multiple system atrophy from Parkinson disease. Neurology 93(10), e946-e953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212/wnl.0000000000008053.</w:t>
      </w:r>
    </w:p>
    <w:p w14:paraId="39E96672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6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Singer, C., Weiner, W. J., and Sanchez-Ramos, J. R. (1992). Autonomic dysfunction in men with Parkinson's disease. European Neurology 32(3), 134-14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59/000116810.</w:t>
      </w:r>
    </w:p>
    <w:p w14:paraId="4A0BFF6D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7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Smith, M., Seth, J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atl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Hofereite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J., Bhatia, K. P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nicke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J. N. (2016). Nocturia in Patients With Parkinson's Disease. Movement Disorders Clinical Practice 3(2), 168-17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mdc3.12279.</w:t>
      </w:r>
    </w:p>
    <w:p w14:paraId="4952D489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8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>Soliman, R. H., and Masoud, A. (2011). Voiding dysfunction in Parkinson's disease. Egyptian Journal of Neurology, Psychiatry and Neurosurgery 48(2), 117-122.</w:t>
      </w:r>
    </w:p>
    <w:p w14:paraId="09B060BE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49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Špic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V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ekmezo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vete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ost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, V. S. (2013). Prevalence of non-</w:t>
      </w:r>
      <w:r w:rsidRPr="00460EFF">
        <w:rPr>
          <w:rFonts w:ascii="Calibri" w:eastAsiaTheme="minorEastAsia" w:hAnsi="Calibri" w:cs="Calibri"/>
          <w:sz w:val="24"/>
          <w:szCs w:val="24"/>
        </w:rPr>
        <w:lastRenderedPageBreak/>
        <w:t xml:space="preserve">motor symptoms in young-onset versus late-onset Parkinson's disease. Journal of Neurology 260(1), 131-13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7/s00415-012-6600-9.</w:t>
      </w:r>
    </w:p>
    <w:p w14:paraId="4E7C0BC0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0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tanko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I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etro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I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ekmezo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arko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V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tojko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raga</w:t>
      </w:r>
      <w:proofErr w:type="spellEnd"/>
      <w:r w:rsidRPr="00460EFF">
        <w:rPr>
          <w:rFonts w:ascii="Calibri" w:eastAsiaTheme="minorEastAsia" w:hAnsi="Calibri" w:cs="Calibri" w:hint="eastAsia"/>
          <w:sz w:val="24"/>
          <w:szCs w:val="24"/>
        </w:rPr>
        <w:t>š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e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-Mi</w:t>
      </w:r>
      <w:r w:rsidRPr="00460EFF">
        <w:rPr>
          <w:rFonts w:ascii="Calibri" w:eastAsiaTheme="minorEastAsia" w:hAnsi="Calibri" w:cs="Calibri" w:hint="eastAsia"/>
          <w:sz w:val="24"/>
          <w:szCs w:val="24"/>
        </w:rPr>
        <w:t>š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ković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N., et al. (2019). Longitudinal assessment of autonomic dysfunction in early Parkinson's disease. Parkinsonism and Related Disorders 66, 74-79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parkreldis.2019.07.008.</w:t>
      </w:r>
    </w:p>
    <w:p w14:paraId="07DB9D7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1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waminat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P. V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Ragothama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Koshy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rangmat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N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dhyam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ubbakrishn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, D. K., et al. (2010). Urogenital symptoms in Parkinson's disease and multiple system atrophy-Parkinsonism: at onset and later. J Assoc Physicians India 58, 86-90.</w:t>
      </w:r>
    </w:p>
    <w:p w14:paraId="0F34BA7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2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Tateno, F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kakibar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Ogata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ib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, Y., Takahashi, O., and Sugiyama, M. (2021). The relationship between lower urinary tract function and (123)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ioflupan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scintigraphy in drug-naive Parkinson's disease. Autonomic Neuroscience-Basic &amp; Clinical 233, 102813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autneu.2021.102813.</w:t>
      </w:r>
    </w:p>
    <w:p w14:paraId="74E25812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3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elarovic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ijatovic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D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elarovic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I. (2015). Effects of various factors on sleep disorders and quality of life in Parkinson's disease. Acta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logic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elgic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115(4), 615-62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7/s13760-015-0478-0.</w:t>
      </w:r>
    </w:p>
    <w:p w14:paraId="2A599982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4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kaczynsk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Z., Becker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aetzle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W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immer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Va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uete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L., Sulzer, P., et al. (2020). Executive Function Is Related to the Urinary Urgency in Non-demented Patients With Parkinson’s Disease. Frontiers in Aging Neuroscience 12, 55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3389/fnagi.2020.00055.</w:t>
      </w:r>
    </w:p>
    <w:p w14:paraId="4A62EA84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5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kaczynsk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Z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ilott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Becker, S., Graber-Sultan, S., Berg, D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Liepelt-Scarfon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I. (2017). Association between cognitive impairment and urinary dysfunction in Parkinson's disease. Journal of Neural Transmission 124(5), 543-55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7/s00702-017-1690-2.</w:t>
      </w:r>
    </w:p>
    <w:p w14:paraId="4FCB9F12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6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Uchiyama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kakibar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Yamamoto, T., Ito, T., Yamaguchi, C., Awa, Y., et al. (2011). Urinary dysfunction in early and untreated Parkinson's disease. Journal of Neurology, Neurosurgery and Psychiatry 82(12), 1382-1386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36/jnnp.2011.241075.</w:t>
      </w:r>
    </w:p>
    <w:p w14:paraId="51A25C91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7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Vale, T. C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aramell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P., and Cardoso, F. (2015)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linicoradiologica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comparison between vascular parkinsonism and Parkinson's disease. Journal of Neurology, Neurosurgery and Psychiatry 86(5), 547-553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36/jnnp-2014-307867.</w:t>
      </w:r>
    </w:p>
    <w:p w14:paraId="5CC5F726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8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Valentino, F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artolott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 V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osentin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G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astrill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rna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V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rido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P., et al. (2018). Urological dysfunctions in patients with Parkinson's disease: Clues from clinical and non-invasive urological assessment. BMC Neurology 18(1), 148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86/s12883-018-1151-z.</w:t>
      </w:r>
    </w:p>
    <w:p w14:paraId="31A749CB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59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Valldeoriol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F., Salvador, A., Gómez-Arguelles, J.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are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J., Moya,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yug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Á., et al. (2018). The effects of transdermal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rotigotin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on non-motor symptoms of Parkinson's disease: a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ulticentr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observational, retrospective, post-marketing study. Int J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sc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128(4), 369-375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80/00207454.2017.1387111.</w:t>
      </w:r>
    </w:p>
    <w:p w14:paraId="79C6B42E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0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Vaughan, C. P., Juncos, J. L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rott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L. M., Johnso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I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 M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Bliwis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D. L. (2013). </w:t>
      </w:r>
      <w:r w:rsidRPr="00460EFF">
        <w:rPr>
          <w:rFonts w:ascii="Calibri" w:eastAsiaTheme="minorEastAsia" w:hAnsi="Calibri" w:cs="Calibri"/>
          <w:sz w:val="24"/>
          <w:szCs w:val="24"/>
        </w:rPr>
        <w:lastRenderedPageBreak/>
        <w:t xml:space="preserve">Nocturia and overnight polysomnography in Parkinson disease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urolog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and Urodynamics 32(8), 1080-1085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nau.22365.</w:t>
      </w:r>
    </w:p>
    <w:p w14:paraId="56FB34D5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1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Verbaa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D., Marinus, J., Visser, M., va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Roode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tiggelbout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 M., and va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Hilte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J. J. (2007). Patient-reported autonomic symptoms in Parkinson disease. Neurology 69(4), 333-34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212/01.wnl.0000266593.50534.e8.</w:t>
      </w:r>
    </w:p>
    <w:p w14:paraId="7E26AD69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2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Vongvaivanic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K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idhinandan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Udommongko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C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hairungsari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P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Chinvaru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Y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Wongmek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W., et al. (2014). Non-motor symptoms in Thai patients with Parkinson’s disease Studied at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hramongkutklao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Hospital. Journal of the Medical Association of Thailand 97, S159-S167.</w:t>
      </w:r>
    </w:p>
    <w:p w14:paraId="2CD793C6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3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Weerkamp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N. J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Tissing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G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oel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P. J. E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Zuidem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S. U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Munnek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Koopmans, R., et al. (2013). Nonmotor Symptoms in Nursing Home Residents with Parkinson's Disease: Prevalence and Effect on Quality of Life. Journal of the American Geriatrics Society 61(10), 1714-1721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11/jgs.12458.</w:t>
      </w:r>
    </w:p>
    <w:p w14:paraId="654CEBDE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4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Wing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K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kau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 M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timpe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H., Nielsen, K. K., and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Werdelin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L. (2006). Prevalence of bladder dysfunction in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ease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urolog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and Urodynamics 25(2), 116-12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nau.20193.</w:t>
      </w:r>
    </w:p>
    <w:p w14:paraId="530194CA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5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Wüllne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, U., Schmitz-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Hübsch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T., Antony, G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Fimmer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pottke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Oertel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W. H., et al. (2007). Autonomic dysfunction in 3414 Parkinson's disease patients enrolled in the German Network on Parkinson's disease (KNP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e.V.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): The effect of ageing. European Journal of Neurology 14(12), 1405-1408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11/j.1468-1331.2007.01982.x.</w:t>
      </w:r>
    </w:p>
    <w:p w14:paraId="7EB5EDDC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6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Xu, D., Han, S., Wang, J., and Feng, J. (2019). Relationship between Lower Urinary Tract Dysfunction and Clinical Features in Chinese Parkinson's Disease Patients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 2019, 682093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55/2019/6820937.</w:t>
      </w:r>
    </w:p>
    <w:p w14:paraId="24730104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7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Yamamoto, T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kakibar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Uchiyama, T., Yamaguchi, C., Nomura, F., Ito, T., et al. (2011). Pelvic organ dysfunction is more prevalent and severe in MSA-P compared to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arkinson'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disease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Neurourology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and Urodynamics 30(1), 102-10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02/nau.20948.</w:t>
      </w:r>
    </w:p>
    <w:p w14:paraId="6AFAC619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8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Yamamoto, T., Tateno, F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kakibar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, Furukawa,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Asahina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M., Uchiyama, T., et al. (2016). Urinary dysfunction in progressive supranuclear palsy compared with other parkinsonian disorders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PLo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ONE 11(2), e0149278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371/journal.pone.0149278.</w:t>
      </w:r>
    </w:p>
    <w:p w14:paraId="318EB082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69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Zhang, L. M., and Zhang, X. P. (2015). Investigation of urination disorder in Parkinson’s disease. Chinese Medical Journal 128(21), 2906-2912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4103/0366-6999.168049.</w:t>
      </w:r>
    </w:p>
    <w:p w14:paraId="4A1635C8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70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Zhang, S. S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Ou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R. W., Chen, X. P., Yang, J., Zhao, B., Yuan, X. Q., et al. (2016). Correlative factors of cognitive dysfunction in PD patients: a cross-sectional study from Southwest China. Neurological Research 38(5), 434-44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80/01616412.2016.1139320.</w:t>
      </w:r>
    </w:p>
    <w:p w14:paraId="511A093B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71]</w:t>
      </w:r>
      <w:r w:rsidRPr="00460EFF">
        <w:rPr>
          <w:rFonts w:ascii="Calibri" w:eastAsiaTheme="minorEastAsia" w:hAnsi="Calibri" w:cs="Calibri"/>
          <w:sz w:val="24"/>
          <w:szCs w:val="24"/>
        </w:rPr>
        <w:tab/>
        <w:t xml:space="preserve">Zhou, M. Z., Gan, J., Wei, Y. R., Ren, X. Y., Chen, W., and Liu, Z. G. (2013). The association between non-motor symptoms in Parkinson's disease and age at onset. Clinical Neurology and Neurosurgery 115(10), 2103-2107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016/j.clineuro.2013.07.027.</w:t>
      </w:r>
    </w:p>
    <w:p w14:paraId="6EE0F286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72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Zi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P., Martinez-Martin, P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Sauerbie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Rizos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A., Sharma, J. C., Worth, P. F., et </w:t>
      </w:r>
      <w:r w:rsidRPr="00460EFF">
        <w:rPr>
          <w:rFonts w:ascii="Calibri" w:eastAsiaTheme="minorEastAsia" w:hAnsi="Calibri" w:cs="Calibri"/>
          <w:sz w:val="24"/>
          <w:szCs w:val="24"/>
        </w:rPr>
        <w:lastRenderedPageBreak/>
        <w:t xml:space="preserve">al. (2015). Non-motor symptoms burden in treated and untreated early Parkinson's disease patients: argument for non-motor subtypes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Eur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 J Neurol 22(8), 1145-1150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1111/ene.12733.</w:t>
      </w:r>
    </w:p>
    <w:p w14:paraId="46C4F391" w14:textId="77777777" w:rsidR="001B1B32" w:rsidRPr="00460EFF" w:rsidRDefault="001B1B32" w:rsidP="001B1B32">
      <w:pPr>
        <w:pStyle w:val="EndNoteBibliography"/>
        <w:ind w:left="560" w:hanging="560"/>
        <w:rPr>
          <w:rFonts w:ascii="Calibri" w:eastAsiaTheme="minorEastAsia" w:hAnsi="Calibri" w:cs="Calibri"/>
          <w:sz w:val="24"/>
          <w:szCs w:val="24"/>
        </w:rPr>
      </w:pPr>
      <w:r w:rsidRPr="00460EFF">
        <w:rPr>
          <w:rFonts w:ascii="Calibri" w:eastAsiaTheme="minorEastAsia" w:hAnsi="Calibri" w:cs="Calibri"/>
          <w:sz w:val="24"/>
          <w:szCs w:val="24"/>
        </w:rPr>
        <w:t>[73]</w:t>
      </w:r>
      <w:r w:rsidRPr="00460EFF">
        <w:rPr>
          <w:rFonts w:ascii="Calibri" w:eastAsiaTheme="minorEastAsia" w:hAnsi="Calibri" w:cs="Calibri"/>
          <w:sz w:val="24"/>
          <w:szCs w:val="24"/>
        </w:rPr>
        <w:tab/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Zong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 xml:space="preserve">, H., Meng, F., Zhang, Y., Wei, G., and Zhao, H. (2019). Clinical study of the effects of deep brain stimulation on urinary dysfunctions in patients with Parkinson’s disease. Clinical Interventions in Aging 14, 1159-1166. </w:t>
      </w:r>
      <w:proofErr w:type="spellStart"/>
      <w:r w:rsidRPr="00460EFF">
        <w:rPr>
          <w:rFonts w:ascii="Calibri" w:eastAsiaTheme="minorEastAsia" w:hAnsi="Calibri" w:cs="Calibri"/>
          <w:sz w:val="24"/>
          <w:szCs w:val="24"/>
        </w:rPr>
        <w:t>doi</w:t>
      </w:r>
      <w:proofErr w:type="spellEnd"/>
      <w:r w:rsidRPr="00460EFF">
        <w:rPr>
          <w:rFonts w:ascii="Calibri" w:eastAsiaTheme="minorEastAsia" w:hAnsi="Calibri" w:cs="Calibri"/>
          <w:sz w:val="24"/>
          <w:szCs w:val="24"/>
        </w:rPr>
        <w:t>: 10.2147/CIA.S204368.</w:t>
      </w:r>
    </w:p>
    <w:p w14:paraId="437FAF9F" w14:textId="0CC0E94E" w:rsidR="001B1B32" w:rsidRPr="00460EFF" w:rsidRDefault="001B1B32" w:rsidP="001B1B32">
      <w:pPr>
        <w:spacing w:line="360" w:lineRule="auto"/>
        <w:jc w:val="left"/>
        <w:rPr>
          <w:rFonts w:ascii="Calibri" w:hAnsi="Calibri" w:cs="Calibri" w:hint="eastAsia"/>
          <w:sz w:val="24"/>
          <w:szCs w:val="24"/>
        </w:rPr>
      </w:pPr>
      <w:r w:rsidRPr="00460EFF">
        <w:rPr>
          <w:rFonts w:ascii="Calibri" w:hAnsi="Calibri" w:cs="Calibri"/>
          <w:sz w:val="24"/>
          <w:szCs w:val="24"/>
        </w:rPr>
        <w:fldChar w:fldCharType="end"/>
      </w:r>
    </w:p>
    <w:sectPr w:rsidR="001B1B32" w:rsidRPr="00460EF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8D7374" w14:textId="77777777" w:rsidR="0083407F" w:rsidRDefault="0083407F" w:rsidP="00310B5D">
      <w:r>
        <w:separator/>
      </w:r>
    </w:p>
  </w:endnote>
  <w:endnote w:type="continuationSeparator" w:id="0">
    <w:p w14:paraId="120CB7BF" w14:textId="77777777" w:rsidR="0083407F" w:rsidRDefault="0083407F" w:rsidP="00310B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7CD90C" w14:textId="77777777" w:rsidR="0083407F" w:rsidRDefault="0083407F" w:rsidP="00310B5D">
      <w:r>
        <w:separator/>
      </w:r>
    </w:p>
  </w:footnote>
  <w:footnote w:type="continuationSeparator" w:id="0">
    <w:p w14:paraId="310CFECF" w14:textId="77777777" w:rsidR="0083407F" w:rsidRDefault="0083407F" w:rsidP="00310B5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892D9EA0"/>
    <w:multiLevelType w:val="singleLevel"/>
    <w:tmpl w:val="892D9EA0"/>
    <w:lvl w:ilvl="0">
      <w:start w:val="2"/>
      <w:numFmt w:val="chineseCounting"/>
      <w:suff w:val="nothing"/>
      <w:lvlText w:val="第%1，"/>
      <w:lvlJc w:val="left"/>
      <w:rPr>
        <w:rFonts w:hint="eastAsia"/>
      </w:rPr>
    </w:lvl>
  </w:abstractNum>
  <w:abstractNum w:abstractNumId="1" w15:restartNumberingAfterBreak="0">
    <w:nsid w:val="10A12F28"/>
    <w:multiLevelType w:val="multilevel"/>
    <w:tmpl w:val="7B3E5D5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num w:numId="1" w16cid:durableId="887180838">
    <w:abstractNumId w:val="0"/>
  </w:num>
  <w:num w:numId="2" w16cid:durableId="142858042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arvar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56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z9p0wsvp5datve2xem50d5irvsfdvp5aea2&quot;&gt;补充材料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/record-ids&gt;&lt;/item&gt;&lt;/Libraries&gt;"/>
  </w:docVars>
  <w:rsids>
    <w:rsidRoot w:val="00B02253"/>
    <w:rsid w:val="00103C3D"/>
    <w:rsid w:val="001142D3"/>
    <w:rsid w:val="001205B3"/>
    <w:rsid w:val="001A4DA2"/>
    <w:rsid w:val="001B1B32"/>
    <w:rsid w:val="001F5173"/>
    <w:rsid w:val="00290F54"/>
    <w:rsid w:val="002B0612"/>
    <w:rsid w:val="00310B5D"/>
    <w:rsid w:val="00313CB6"/>
    <w:rsid w:val="00355C17"/>
    <w:rsid w:val="003B1819"/>
    <w:rsid w:val="00460EFF"/>
    <w:rsid w:val="004703F5"/>
    <w:rsid w:val="00487728"/>
    <w:rsid w:val="004B682C"/>
    <w:rsid w:val="004E4631"/>
    <w:rsid w:val="00505DA1"/>
    <w:rsid w:val="00513DA3"/>
    <w:rsid w:val="00522F4F"/>
    <w:rsid w:val="0055197B"/>
    <w:rsid w:val="00576ECE"/>
    <w:rsid w:val="005E2844"/>
    <w:rsid w:val="006528C2"/>
    <w:rsid w:val="00681908"/>
    <w:rsid w:val="006C23D4"/>
    <w:rsid w:val="006C4E66"/>
    <w:rsid w:val="006C6866"/>
    <w:rsid w:val="006D0D76"/>
    <w:rsid w:val="006F06CB"/>
    <w:rsid w:val="0073703B"/>
    <w:rsid w:val="0074041E"/>
    <w:rsid w:val="00770F01"/>
    <w:rsid w:val="007B75AF"/>
    <w:rsid w:val="007C1D20"/>
    <w:rsid w:val="007C3B25"/>
    <w:rsid w:val="007E55E6"/>
    <w:rsid w:val="0083407F"/>
    <w:rsid w:val="008E01D1"/>
    <w:rsid w:val="009400CC"/>
    <w:rsid w:val="00970576"/>
    <w:rsid w:val="00987CAA"/>
    <w:rsid w:val="009C6EE4"/>
    <w:rsid w:val="009D4B20"/>
    <w:rsid w:val="00A213A2"/>
    <w:rsid w:val="00A5448C"/>
    <w:rsid w:val="00A6547A"/>
    <w:rsid w:val="00A75544"/>
    <w:rsid w:val="00AA7580"/>
    <w:rsid w:val="00AE7185"/>
    <w:rsid w:val="00B02253"/>
    <w:rsid w:val="00B36898"/>
    <w:rsid w:val="00B70DD1"/>
    <w:rsid w:val="00B90510"/>
    <w:rsid w:val="00B918EA"/>
    <w:rsid w:val="00B93F5A"/>
    <w:rsid w:val="00BB17FF"/>
    <w:rsid w:val="00C04D60"/>
    <w:rsid w:val="00C1695D"/>
    <w:rsid w:val="00C85EE8"/>
    <w:rsid w:val="00CC7318"/>
    <w:rsid w:val="00CE09CC"/>
    <w:rsid w:val="00D04838"/>
    <w:rsid w:val="00D12435"/>
    <w:rsid w:val="00D209B6"/>
    <w:rsid w:val="00D50FF6"/>
    <w:rsid w:val="00D53705"/>
    <w:rsid w:val="00D60FC3"/>
    <w:rsid w:val="00D9560F"/>
    <w:rsid w:val="00DA5069"/>
    <w:rsid w:val="00DC0C3C"/>
    <w:rsid w:val="00DC10FD"/>
    <w:rsid w:val="00DC1A17"/>
    <w:rsid w:val="00E07E5E"/>
    <w:rsid w:val="00E173FE"/>
    <w:rsid w:val="00E668AE"/>
    <w:rsid w:val="00E70A16"/>
    <w:rsid w:val="00E96E63"/>
    <w:rsid w:val="00E97841"/>
    <w:rsid w:val="00ED31FA"/>
    <w:rsid w:val="00F14983"/>
    <w:rsid w:val="00FC0882"/>
    <w:rsid w:val="00FD68A2"/>
    <w:rsid w:val="00FF59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8A04063"/>
  <w15:chartTrackingRefBased/>
  <w15:docId w15:val="{2534E7F4-A5DD-4CFE-8219-EF9591C3C0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10B5D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310B5D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310B5D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310B5D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10B5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10B5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10B5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10B5D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310B5D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310B5D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310B5D"/>
    <w:rPr>
      <w:b/>
      <w:bCs/>
      <w:sz w:val="32"/>
      <w:szCs w:val="32"/>
    </w:rPr>
  </w:style>
  <w:style w:type="paragraph" w:styleId="a7">
    <w:name w:val="annotation text"/>
    <w:basedOn w:val="a"/>
    <w:link w:val="a8"/>
    <w:uiPriority w:val="99"/>
    <w:semiHidden/>
    <w:unhideWhenUsed/>
    <w:rsid w:val="00310B5D"/>
    <w:pPr>
      <w:jc w:val="left"/>
    </w:pPr>
  </w:style>
  <w:style w:type="character" w:customStyle="1" w:styleId="a8">
    <w:name w:val="批注文字 字符"/>
    <w:basedOn w:val="a0"/>
    <w:link w:val="a7"/>
    <w:uiPriority w:val="99"/>
    <w:semiHidden/>
    <w:rsid w:val="00310B5D"/>
  </w:style>
  <w:style w:type="paragraph" w:customStyle="1" w:styleId="EndNoteBibliographyTitle">
    <w:name w:val="EndNote Bibliography Title"/>
    <w:basedOn w:val="a"/>
    <w:link w:val="EndNoteBibliographyTitle0"/>
    <w:qFormat/>
    <w:rsid w:val="00310B5D"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10B5D"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0"/>
    <w:qFormat/>
    <w:rsid w:val="00310B5D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310B5D"/>
    <w:rPr>
      <w:rFonts w:ascii="等线" w:eastAsia="等线" w:hAnsi="等线"/>
      <w:sz w:val="20"/>
    </w:rPr>
  </w:style>
  <w:style w:type="character" w:styleId="a9">
    <w:name w:val="annotation reference"/>
    <w:basedOn w:val="a0"/>
    <w:uiPriority w:val="99"/>
    <w:semiHidden/>
    <w:unhideWhenUsed/>
    <w:rsid w:val="00310B5D"/>
    <w:rPr>
      <w:sz w:val="21"/>
      <w:szCs w:val="21"/>
    </w:rPr>
  </w:style>
  <w:style w:type="paragraph" w:styleId="aa">
    <w:name w:val="annotation subject"/>
    <w:basedOn w:val="a7"/>
    <w:next w:val="a7"/>
    <w:link w:val="ab"/>
    <w:uiPriority w:val="99"/>
    <w:semiHidden/>
    <w:unhideWhenUsed/>
    <w:rsid w:val="00310B5D"/>
    <w:rPr>
      <w:b/>
      <w:bCs/>
    </w:rPr>
  </w:style>
  <w:style w:type="character" w:customStyle="1" w:styleId="ab">
    <w:name w:val="批注主题 字符"/>
    <w:basedOn w:val="a8"/>
    <w:link w:val="aa"/>
    <w:uiPriority w:val="99"/>
    <w:semiHidden/>
    <w:rsid w:val="00310B5D"/>
    <w:rPr>
      <w:b/>
      <w:bCs/>
    </w:rPr>
  </w:style>
  <w:style w:type="paragraph" w:styleId="ac">
    <w:name w:val="List Paragraph"/>
    <w:basedOn w:val="a"/>
    <w:uiPriority w:val="99"/>
    <w:rsid w:val="00310B5D"/>
    <w:pPr>
      <w:ind w:firstLineChars="200" w:firstLine="420"/>
    </w:pPr>
  </w:style>
  <w:style w:type="table" w:styleId="ad">
    <w:name w:val="Table Grid"/>
    <w:basedOn w:val="a1"/>
    <w:uiPriority w:val="39"/>
    <w:rsid w:val="00310B5D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9</Pages>
  <Words>3286</Words>
  <Characters>18732</Characters>
  <Application>Microsoft Office Word</Application>
  <DocSecurity>0</DocSecurity>
  <Lines>156</Lines>
  <Paragraphs>43</Paragraphs>
  <ScaleCrop>false</ScaleCrop>
  <Company/>
  <LinksUpToDate>false</LinksUpToDate>
  <CharactersWithSpaces>21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0711</dc:creator>
  <cp:keywords/>
  <dc:description/>
  <cp:lastModifiedBy>s0711016@sina.com</cp:lastModifiedBy>
  <cp:revision>5</cp:revision>
  <dcterms:created xsi:type="dcterms:W3CDTF">2022-06-23T15:40:00Z</dcterms:created>
  <dcterms:modified xsi:type="dcterms:W3CDTF">2022-08-30T05:55:00Z</dcterms:modified>
</cp:coreProperties>
</file>